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inverse memory level index (derived from Hurst exponents)</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 xml:space="preserve">Ear width = evenness or control of beat intervals </w:t>
      </w:r>
      <w:r>
        <w:rPr/>
        <w:t>(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3</TotalTime>
  <Application>LibreOffice/7.3.7.2$Linux_X86_64 LibreOffice_project/30$Build-2</Application>
  <AppVersion>15.0000</AppVersion>
  <Pages>5</Pages>
  <Words>1415</Words>
  <Characters>8019</Characters>
  <CharactersWithSpaces>9454</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5-17T10:51:31Z</dcterms:modified>
  <cp:revision>1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